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616919" w:rsidRDefault="00616919">
      <w:pPr>
        <w:rPr>
          <w:sz w:val="36"/>
          <w:szCs w:val="36"/>
        </w:rPr>
      </w:pPr>
      <w:r w:rsidRPr="00616919">
        <w:rPr>
          <w:sz w:val="36"/>
          <w:szCs w:val="36"/>
        </w:rPr>
        <w:t>Stress</w:t>
      </w:r>
    </w:p>
    <w:p w14:paraId="12C38A23" w14:textId="33BD8100" w:rsidR="00616919" w:rsidRDefault="00616919">
      <w:r>
        <w:t>- O que é</w:t>
      </w:r>
    </w:p>
    <w:p w14:paraId="1BB3C332" w14:textId="038C838E" w:rsidR="00616919" w:rsidRDefault="00201762" w:rsidP="00A57BFD">
      <w:pPr>
        <w:ind w:firstLine="708"/>
      </w:pPr>
      <w:r>
        <w:t>Entende-se por stress a série de processos que provoquem uma alteração da homeostasia</w:t>
      </w:r>
      <w:r>
        <w:rPr>
          <w:rStyle w:val="FootnoteReference"/>
        </w:rPr>
        <w:footnoteReference w:id="1"/>
      </w:r>
      <w:r>
        <w:t xml:space="preserve">, </w:t>
      </w:r>
      <w:r w:rsidRPr="00F17FF5">
        <w:t>sendo necessária uma resposta adaptativa do organismo de forma a</w:t>
      </w:r>
      <w:r>
        <w:t xml:space="preserve"> </w:t>
      </w:r>
      <w:r w:rsidRPr="00F17FF5">
        <w:t>recuperar a mesma</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2A4DDD">
        <w:rPr>
          <w:noProof/>
        </w:rPr>
        <w:t>(Sinha, 2008)</w:t>
      </w:r>
      <w:r>
        <w:fldChar w:fldCharType="end"/>
      </w:r>
      <w:r w:rsidRPr="00F17FF5">
        <w:t>.</w:t>
      </w:r>
      <w:r w:rsidR="00A57BFD">
        <w:t xml:space="preserve"> Posto isto, d</w:t>
      </w:r>
      <w:r w:rsidR="00616919">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t xml:space="preserve"> </w:t>
      </w:r>
      <w:r w:rsidR="00A57BFD">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fldChar w:fldCharType="separate"/>
      </w:r>
      <w:r w:rsidR="00A57BFD" w:rsidRPr="00A57BFD">
        <w:rPr>
          <w:noProof/>
        </w:rPr>
        <w:t>(Vindel, 2022)</w:t>
      </w:r>
      <w:r w:rsidR="00A57BFD">
        <w:fldChar w:fldCharType="end"/>
      </w:r>
      <w:r w:rsidR="00616919">
        <w:t xml:space="preserve">. </w:t>
      </w:r>
    </w:p>
    <w:p w14:paraId="30D0DCB2" w14:textId="24D9374A" w:rsidR="00616919" w:rsidRDefault="00616919" w:rsidP="002F31BE">
      <w:pPr>
        <w:ind w:firstLine="708"/>
        <w:jc w:val="both"/>
      </w:pPr>
      <w:r>
        <w:t>Em resposta a este fenómeno, a nossa mente, o nosso corpo e o nosso comportamento são ativados ao mesmo tempo, levando uma pessoa a pensar mais rapidamente</w:t>
      </w:r>
      <w:r w:rsidR="002F31BE">
        <w:t xml:space="preserve"> – permitindo a sobrevivência em situações de luta ou fuga </w:t>
      </w:r>
      <w:r w:rsidR="002F31BE">
        <w:fldChar w:fldCharType="begin" w:fldLock="1"/>
      </w:r>
      <w:r w:rsidR="00B254A5">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rsidR="002F31BE">
        <w:fldChar w:fldCharType="separate"/>
      </w:r>
      <w:r w:rsidR="002F31BE" w:rsidRPr="002F31BE">
        <w:rPr>
          <w:noProof/>
        </w:rPr>
        <w:t>(Sinha &amp; Jastreboff, 2013)</w:t>
      </w:r>
      <w:r w:rsidR="002F31BE">
        <w:fldChar w:fldCharType="end"/>
      </w:r>
      <w:r w:rsidR="002F31BE">
        <w:t xml:space="preserve"> – o </w:t>
      </w:r>
      <w:r>
        <w:t>que pode gerar emoções positivas</w:t>
      </w:r>
      <w:r w:rsidR="002F31BE">
        <w:t>,</w:t>
      </w:r>
      <w:r>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t xml:space="preserve"> </w:t>
      </w:r>
      <w:r w:rsidR="002F31BE">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fldChar w:fldCharType="separate"/>
      </w:r>
      <w:r w:rsidR="002F31BE" w:rsidRPr="002F31BE">
        <w:rPr>
          <w:noProof/>
        </w:rPr>
        <w:t>(Vindel, 2022)</w:t>
      </w:r>
      <w:r w:rsidR="002F31BE">
        <w:fldChar w:fldCharType="end"/>
      </w:r>
      <w:r>
        <w:t>.</w:t>
      </w:r>
    </w:p>
    <w:p w14:paraId="1A2A1E91" w14:textId="187F3A23" w:rsidR="002F31BE" w:rsidRDefault="002F31BE" w:rsidP="002F31BE">
      <w:pPr>
        <w:ind w:firstLine="708"/>
      </w:pPr>
      <w:r>
        <w:t>Existem variados exemplos de</w:t>
      </w:r>
      <w:r w:rsidRPr="00F17FF5">
        <w:t xml:space="preserve"> stress</w:t>
      </w:r>
      <w:r>
        <w:t>,</w:t>
      </w:r>
      <w:r w:rsidRPr="00F17FF5">
        <w:t xml:space="preserve"> emocional ou psicológico</w:t>
      </w:r>
      <w:r>
        <w:t xml:space="preserve"> e fisiológico, tais como </w:t>
      </w:r>
      <w:r w:rsidRPr="00F17FF5">
        <w:t xml:space="preserve">problemas interpessoais, </w:t>
      </w:r>
      <w:r>
        <w:t>o fim</w:t>
      </w:r>
      <w:r w:rsidRPr="00F17FF5">
        <w:t xml:space="preserve"> de uma relação, luto e desemprego e</w:t>
      </w:r>
      <w:r>
        <w:t>,</w:t>
      </w:r>
      <w:r w:rsidRPr="00F17FF5">
        <w:t xml:space="preserve"> como exemplos de stress fisiológico</w:t>
      </w:r>
      <w:r>
        <w:t>,</w:t>
      </w:r>
      <w:r w:rsidRPr="00F17FF5">
        <w:t xml:space="preserve"> fome, insónia, hipo</w:t>
      </w:r>
      <w:r>
        <w:t>termia</w:t>
      </w:r>
      <w:r w:rsidRPr="00F17FF5">
        <w:t xml:space="preserve"> e hipertermia, efeitos do uso de drogas psicoativas e sua privação e ainda doenças crónicas e intervenções cirúrgicas</w:t>
      </w:r>
      <w:r>
        <w:t xml:space="preserve"> </w:t>
      </w:r>
      <w:r>
        <w:fldChar w:fldCharType="begin" w:fldLock="1"/>
      </w:r>
      <w: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fldChar w:fldCharType="separate"/>
      </w:r>
      <w:r w:rsidRPr="002A4DDD">
        <w:rPr>
          <w:noProof/>
        </w:rPr>
        <w:t>(Sinha &amp; Jastreboff, 2013)</w:t>
      </w:r>
      <w:r>
        <w:fldChar w:fldCharType="end"/>
      </w:r>
      <w:r w:rsidRPr="00F17FF5">
        <w:t>.</w:t>
      </w:r>
    </w:p>
    <w:p w14:paraId="2245198E" w14:textId="7F3A88F8" w:rsidR="00F60A81" w:rsidRPr="00F17FF5" w:rsidRDefault="00F60A81" w:rsidP="002F31BE">
      <w:pPr>
        <w:ind w:firstLine="708"/>
      </w:pPr>
      <w:r>
        <w:t xml:space="preserve">Ressalve-se que, e apesar do stress se centrar numa resposta instintiva ao perigo iminente, </w:t>
      </w:r>
      <w:r w:rsidRPr="00F17FF5">
        <w:t>elevados níveis de exposição ao stress provocam uma desregulação neural, metabólica e comportamental</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D919EB">
        <w:rPr>
          <w:noProof/>
        </w:rPr>
        <w:t>(Sinha, 2008)</w:t>
      </w:r>
      <w:r>
        <w:fldChar w:fldCharType="end"/>
      </w:r>
      <w:r w:rsidRPr="00F17FF5">
        <w:t>.</w:t>
      </w:r>
    </w:p>
    <w:p w14:paraId="7DE9961A" w14:textId="77777777" w:rsidR="00616919" w:rsidRDefault="00616919"/>
    <w:p w14:paraId="693D5AD0" w14:textId="5B053E89" w:rsidR="00616919" w:rsidRDefault="00616919">
      <w:r>
        <w:t>- Ciclo do stress</w:t>
      </w:r>
    </w:p>
    <w:p w14:paraId="2E8A3369" w14:textId="1D25DC35" w:rsidR="00C075EA" w:rsidRDefault="00C075EA">
      <w:r>
        <w:tab/>
      </w:r>
      <w:r w:rsidRPr="00C075EA">
        <w:t xml:space="preserve">Quando surge uma exigência à qual </w:t>
      </w:r>
      <w:r>
        <w:t>o ser humano tem de</w:t>
      </w:r>
      <w:r w:rsidRPr="00C075EA">
        <w:t xml:space="preserve"> dar resposta, mas para a qual </w:t>
      </w:r>
      <w:r>
        <w:t>não está</w:t>
      </w:r>
      <w:r w:rsidRPr="00C075EA">
        <w:t xml:space="preserve"> preparado por não dispor de recursos suficientes, o sistema nervoso </w:t>
      </w:r>
      <w:r w:rsidR="00B254A5">
        <w:t xml:space="preserve">inicia processo do stress, ao </w:t>
      </w:r>
      <w:r w:rsidRPr="00C075EA">
        <w:t>envia</w:t>
      </w:r>
      <w:r w:rsidR="00B254A5">
        <w:t>r</w:t>
      </w:r>
      <w:r w:rsidRPr="00C075EA">
        <w:t xml:space="preserve"> sinais a partir do córtex cerebral para o hipotálamo e, </w:t>
      </w:r>
      <w:r w:rsidR="00B254A5">
        <w:t>posteriormente</w:t>
      </w:r>
      <w:r w:rsidRPr="00C075EA">
        <w:t>, para a medula das glândulas suprarrenais</w:t>
      </w:r>
      <w:r w:rsidR="00B254A5">
        <w:t xml:space="preserve"> que, em última instância, originam cortisol, a chamada hormona do stress. Assim, o ciclo do stress é uma designação dada ao processo de formação de cortisol, de modo a retardar ou mobilizar diferentes funções ou órgãos do indivíduo – </w:t>
      </w:r>
      <w:r w:rsidR="00B254A5" w:rsidRPr="00C075EA">
        <w:t>preparando</w:t>
      </w:r>
      <w:r w:rsidR="00B254A5">
        <w:t>-se</w:t>
      </w:r>
      <w:r w:rsidR="00B254A5" w:rsidRPr="00B254A5">
        <w:t xml:space="preserve"> para enfrentar</w:t>
      </w:r>
      <w:r w:rsidR="00B254A5">
        <w:t xml:space="preserve"> </w:t>
      </w:r>
      <w:r w:rsidR="00B254A5" w:rsidRPr="00B254A5">
        <w:t xml:space="preserve">melhor a circunstância </w:t>
      </w:r>
      <w:r w:rsidR="00B254A5">
        <w:t>que atravessa</w:t>
      </w:r>
      <w:r w:rsidR="00B254A5" w:rsidRPr="00B254A5">
        <w:t>, priorizando ações como lutar ou fugir, ficar paralisado ou responder a outras exigências</w:t>
      </w:r>
      <w:r w:rsidR="00B254A5">
        <w:t xml:space="preserve"> </w:t>
      </w:r>
      <w:r w:rsidR="00B254A5">
        <w:fldChar w:fldCharType="begin" w:fldLock="1"/>
      </w:r>
      <w:r w:rsidR="00C53728">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B254A5">
        <w:fldChar w:fldCharType="separate"/>
      </w:r>
      <w:r w:rsidR="00B254A5" w:rsidRPr="00B254A5">
        <w:rPr>
          <w:noProof/>
        </w:rPr>
        <w:t>(Vindel, 2022)</w:t>
      </w:r>
      <w:r w:rsidR="00B254A5">
        <w:fldChar w:fldCharType="end"/>
      </w:r>
      <w:r w:rsidR="00B254A5" w:rsidRPr="00B254A5">
        <w:t>.</w:t>
      </w:r>
      <w:r w:rsidR="00B254A5" w:rsidRPr="00B254A5">
        <w:tab/>
      </w:r>
      <w:r w:rsidR="00B254A5">
        <w:t xml:space="preserve"> </w:t>
      </w:r>
    </w:p>
    <w:p w14:paraId="09CB7C54" w14:textId="475E7E80" w:rsidR="00A256F0" w:rsidRDefault="00A256F0" w:rsidP="00A256F0">
      <w:pPr>
        <w:jc w:val="center"/>
      </w:pPr>
      <w:r>
        <w:rPr>
          <w:noProof/>
        </w:rPr>
        <w:lastRenderedPageBreak/>
        <w:drawing>
          <wp:inline distT="0" distB="0" distL="0" distR="0" wp14:anchorId="390CDE20" wp14:editId="2140A1B0">
            <wp:extent cx="3285042" cy="3704492"/>
            <wp:effectExtent l="0" t="0" r="0" b="0"/>
            <wp:docPr id="470567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91853" cy="3712173"/>
                    </a:xfrm>
                    <a:prstGeom prst="rect">
                      <a:avLst/>
                    </a:prstGeom>
                    <a:noFill/>
                  </pic:spPr>
                </pic:pic>
              </a:graphicData>
            </a:graphic>
          </wp:inline>
        </w:drawing>
      </w:r>
    </w:p>
    <w:p w14:paraId="13A3CE6F" w14:textId="75D88467" w:rsidR="007E0A64" w:rsidRDefault="00A256F0" w:rsidP="007E0A64">
      <w:pPr>
        <w:jc w:val="both"/>
      </w:pPr>
      <w:r>
        <w:t xml:space="preserve">Fig.1 – O HPA e a importância para o ciclo do stress. O hipotálamo, uma vez estimulado, produz a </w:t>
      </w:r>
      <w:r w:rsidRPr="00A256F0">
        <w:t>hormona libertadora da corticotro</w:t>
      </w:r>
      <w:r w:rsidR="009B0524">
        <w:t>f</w:t>
      </w:r>
      <w:r w:rsidRPr="00A256F0">
        <w:t>ina</w:t>
      </w:r>
      <w:r w:rsidRPr="00A256F0">
        <w:t xml:space="preserve"> </w:t>
      </w:r>
      <w:r w:rsidR="009B0524">
        <w:t xml:space="preserve">(CRH) nos seus neurónios e </w:t>
      </w:r>
      <w:r>
        <w:t>liberta</w:t>
      </w:r>
      <w:r w:rsidR="009B0524">
        <w:t xml:space="preserve">-a, sendo encaminhada para a hipófise para produzir a hormona </w:t>
      </w:r>
      <w:proofErr w:type="spellStart"/>
      <w:r w:rsidR="009B0524">
        <w:t>adenocorticotrófica</w:t>
      </w:r>
      <w:proofErr w:type="spellEnd"/>
      <w:r w:rsidR="009B0524">
        <w:t xml:space="preserve"> (ACTH). Esta substância é, posteriormente, encaminhada para o sangue com a intenção de chegar às glândulas suprarrenais, onde é estimulada a produção de cortisol. </w:t>
      </w:r>
      <w:r w:rsidR="00D3705F">
        <w:t>Também nestas estruturas são sintetizadas catecolaminas, como a adrenalina, noradrenalina e a dopamina</w:t>
      </w:r>
      <w:r w:rsidR="001E5AAD">
        <w:t xml:space="preserve"> que, junto com o cortisol, controlam diferentes órgãos ou funções do organismo</w:t>
      </w:r>
      <w:r w:rsidR="00D3705F">
        <w:t xml:space="preserve">. </w:t>
      </w:r>
      <w:r w:rsidR="00FE26DA">
        <w:t xml:space="preserve">Atente-se à presença na figura de “sentidos proibidos”, que representam os mecanismos de feedback negativo tanto do ACTH como do cortisol </w:t>
      </w:r>
      <w:r w:rsidR="007E0A64">
        <w:t>–</w:t>
      </w:r>
      <w:r w:rsidR="00FE26DA">
        <w:t xml:space="preserve"> </w:t>
      </w:r>
      <w:r w:rsidR="007E0A64">
        <w:t>isto é, o ACTH retroalimenta negativamente o sistema, inibindo a produção de CRH, e o cortisol, que também o afeta negativamente, reduz a produção das hormonas de ACTH e CRH</w:t>
      </w:r>
      <w:r w:rsidR="00C53728">
        <w:t xml:space="preserve"> </w:t>
      </w:r>
      <w:r w:rsidR="00C53728">
        <w:fldChar w:fldCharType="begin" w:fldLock="1"/>
      </w:r>
      <w:r w:rsidR="00260607">
        <w:instrText>ADDIN CSL_CITATION {"citationItems":[{"id":"ITEM-1","itemData":{"author":[{"dropping-particle":"","family":"Marques","given":"Joel","non-dropping-particle":"","parse-names":false,"suffix":""},{"dropping-particle":"","family":"Pinto","given":"Anabela","non-dropping-particle":"","parse-names":false,"suffix":""},{"dropping-particle":"","family":"Figueira","given":"João","non-dropping-particle":"","parse-names":false,"suffix":""}],"id":"ITEM-1","issued":{"date-parts":[["0"]]},"title":"Alterações fisiopatológicas associadas ao stress – Implicações na doença","type":"article-journal"},"uris":["http://www.mendeley.com/documents/?uuid=1b5f375e-0136-43f5-9680-c38b50c3258f"]},{"id":"ITEM-2","itemData":{"author":[{"dropping-particle":"","family":"Vindel","given":"Antonio","non-dropping-particle":"","parse-names":false,"suffix":""}],"id":"ITEM-2","issued":{"date-parts":[["2022"]]},"title":"Stress e ansiedade - Como resolver as alterações emocionais que estão na sua origem","type":"book"},"uris":["http://www.mendeley.com/documents/?uuid=de25c5d5-f568-4805-9090-1dda59947fcf"]}],"mendeley":{"formattedCitation":"(Marques et al., n.d.; Vindel, 2022)","plainTextFormattedCitation":"(Marques et al., n.d.; Vindel, 2022)","previouslyFormattedCitation":"(Marques et al., n.d.; Vindel, 2022)"},"properties":{"noteIndex":0},"schema":"https://github.com/citation-style-language/schema/raw/master/csl-citation.json"}</w:instrText>
      </w:r>
      <w:r w:rsidR="00C53728">
        <w:fldChar w:fldCharType="separate"/>
      </w:r>
      <w:r w:rsidR="00C53728" w:rsidRPr="00C53728">
        <w:rPr>
          <w:noProof/>
        </w:rPr>
        <w:t>(Marques et al., n.d.; Vindel, 2022)</w:t>
      </w:r>
      <w:r w:rsidR="00C53728">
        <w:fldChar w:fldCharType="end"/>
      </w:r>
      <w:r w:rsidR="007E0A64">
        <w:t>.</w:t>
      </w:r>
    </w:p>
    <w:p w14:paraId="408EF84F" w14:textId="77777777" w:rsidR="007E0A64" w:rsidRDefault="007E0A64" w:rsidP="007E0A64">
      <w:pPr>
        <w:jc w:val="both"/>
      </w:pPr>
    </w:p>
    <w:p w14:paraId="2B43AD60" w14:textId="0863A496" w:rsidR="00616919" w:rsidRDefault="00616919">
      <w:r>
        <w:t>- Stress e depressão</w:t>
      </w:r>
    </w:p>
    <w:p w14:paraId="395E97F8" w14:textId="3AC1741D" w:rsidR="00F34D68" w:rsidRDefault="00C53728">
      <w:r>
        <w:tab/>
        <w:t>Ante</w:t>
      </w:r>
      <w:r w:rsidR="00D3705F">
        <w:t>riorm</w:t>
      </w:r>
      <w:r w:rsidR="001E5AAD">
        <w:t xml:space="preserve">ente fora apresentado como o organismo humano responde perante </w:t>
      </w:r>
      <w:r w:rsidR="00260607">
        <w:t xml:space="preserve">uma ameaça que, de momento, não consegue lidar – através de um ciclo que envolve a produção de cortisol que, e embora esteja sempre presente no corpo, constitui uma hormona do stress e, como tal, aumenta perante esses estados. </w:t>
      </w:r>
      <w:r w:rsidR="00260607" w:rsidRPr="00260607">
        <w:t xml:space="preserve">Porém, quando a situação é muito grave, a chamada </w:t>
      </w:r>
      <w:r w:rsidR="00260607">
        <w:t>“</w:t>
      </w:r>
      <w:r w:rsidR="00260607" w:rsidRPr="00260607">
        <w:t>reação de alarme do hipotálamo</w:t>
      </w:r>
      <w:r w:rsidR="00260607">
        <w:t xml:space="preserve">” </w:t>
      </w:r>
      <w:r w:rsidR="00260607" w:rsidRPr="00260607">
        <w:t>é ativada, libertando não só quantidades maiores de cortisol, mas também de catecolaminas, incluindo a adrenalina, a noradrenalina e a dopamina libertadas na medula suprarrenal</w:t>
      </w:r>
      <w:r w:rsidR="00260607">
        <w:t xml:space="preserve"> </w:t>
      </w:r>
      <w:r w:rsidR="00260607">
        <w:fldChar w:fldCharType="begin" w:fldLock="1"/>
      </w:r>
      <w:r w:rsidR="00260607">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60607">
        <w:fldChar w:fldCharType="separate"/>
      </w:r>
      <w:r w:rsidR="00260607" w:rsidRPr="00260607">
        <w:rPr>
          <w:noProof/>
        </w:rPr>
        <w:t>(Vindel, 2022)</w:t>
      </w:r>
      <w:r w:rsidR="00260607">
        <w:fldChar w:fldCharType="end"/>
      </w:r>
      <w:r w:rsidR="00260607" w:rsidRPr="00260607">
        <w:t>.</w:t>
      </w:r>
    </w:p>
    <w:p w14:paraId="35CF4316" w14:textId="2282DF26" w:rsidR="00260607" w:rsidRPr="00260607" w:rsidRDefault="00260607">
      <w:pPr>
        <w:rPr>
          <w:lang w:val="pt-BR"/>
        </w:rPr>
      </w:pPr>
      <w:r>
        <w:tab/>
      </w:r>
      <w:r w:rsidRPr="00260607">
        <w:rPr>
          <w:lang w:val="pt-BR"/>
        </w:rPr>
        <w:t>Se o stress for persistente</w:t>
      </w:r>
      <w:r>
        <w:rPr>
          <w:lang w:val="pt-BR"/>
        </w:rPr>
        <w:t xml:space="preserve">, pode-se atingir um estado de exaustão que, quando sentido pelas pessoas, e tendo em conta que as mesmas costumam vivenciar os sintomas de ativação do stress de forma negativa, gera preocupação, ou seja, ansiedade. Por outro lado, o aumento de ansiedade eleva igualmente os estados de exaustão, formando, assim, um círculo vicioso </w:t>
      </w:r>
      <w:r>
        <w:rPr>
          <w:lang w:val="pt-BR"/>
        </w:rPr>
        <w:fldChar w:fldCharType="begin" w:fldLock="1"/>
      </w:r>
      <w:r>
        <w:rPr>
          <w:lang w:val="pt-BR"/>
        </w:rPr>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operties":{"noteIndex":0},"schema":"https://github.com/citation-style-language/schema/raw/master/csl-citation.json"}</w:instrText>
      </w:r>
      <w:r>
        <w:rPr>
          <w:lang w:val="pt-BR"/>
        </w:rPr>
        <w:fldChar w:fldCharType="separate"/>
      </w:r>
      <w:r w:rsidRPr="00260607">
        <w:rPr>
          <w:noProof/>
          <w:lang w:val="pt-BR"/>
        </w:rPr>
        <w:t>(Vindel, 2022)</w:t>
      </w:r>
      <w:r>
        <w:rPr>
          <w:lang w:val="pt-BR"/>
        </w:rPr>
        <w:fldChar w:fldCharType="end"/>
      </w:r>
      <w:r>
        <w:rPr>
          <w:lang w:val="pt-BR"/>
        </w:rPr>
        <w:t xml:space="preserve">. </w:t>
      </w:r>
    </w:p>
    <w:p w14:paraId="56A8B76F" w14:textId="0796308F" w:rsidR="00F34D68" w:rsidRPr="00260607" w:rsidRDefault="00F34D68">
      <w:pPr>
        <w:rPr>
          <w:lang w:val="pt-BR"/>
        </w:rPr>
      </w:pPr>
      <w:r w:rsidRPr="00260607">
        <w:rPr>
          <w:lang w:val="pt-BR"/>
        </w:rPr>
        <w:lastRenderedPageBreak/>
        <w:t xml:space="preserve"> </w:t>
      </w:r>
    </w:p>
    <w:sectPr w:rsidR="00F34D68" w:rsidRPr="0026060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089FB6" w14:textId="77777777" w:rsidR="00FF6317" w:rsidRDefault="00FF6317" w:rsidP="00201762">
      <w:pPr>
        <w:spacing w:after="0" w:line="240" w:lineRule="auto"/>
      </w:pPr>
      <w:r>
        <w:separator/>
      </w:r>
    </w:p>
  </w:endnote>
  <w:endnote w:type="continuationSeparator" w:id="0">
    <w:p w14:paraId="779A9642" w14:textId="77777777" w:rsidR="00FF6317" w:rsidRDefault="00FF6317" w:rsidP="00201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BC44FA" w14:textId="77777777" w:rsidR="00FF6317" w:rsidRDefault="00FF6317" w:rsidP="00201762">
      <w:pPr>
        <w:spacing w:after="0" w:line="240" w:lineRule="auto"/>
      </w:pPr>
      <w:r>
        <w:separator/>
      </w:r>
    </w:p>
  </w:footnote>
  <w:footnote w:type="continuationSeparator" w:id="0">
    <w:p w14:paraId="4CEE549D" w14:textId="77777777" w:rsidR="00FF6317" w:rsidRDefault="00FF6317" w:rsidP="00201762">
      <w:pPr>
        <w:spacing w:after="0" w:line="240" w:lineRule="auto"/>
      </w:pPr>
      <w:r>
        <w:continuationSeparator/>
      </w:r>
    </w:p>
  </w:footnote>
  <w:footnote w:id="1">
    <w:p w14:paraId="645F5370" w14:textId="6B354D85" w:rsidR="00201762" w:rsidRPr="00201762" w:rsidRDefault="00201762">
      <w:pPr>
        <w:pStyle w:val="FootnoteText"/>
        <w:rPr>
          <w:lang w:val="pt-BR"/>
        </w:rPr>
      </w:pPr>
      <w:r>
        <w:rPr>
          <w:rStyle w:val="FootnoteReference"/>
        </w:rPr>
        <w:footnoteRef/>
      </w:r>
      <w:r>
        <w:t xml:space="preserve"> </w:t>
      </w:r>
      <w:r w:rsidRPr="00201762">
        <w:rPr>
          <w:lang w:val="pt-BR"/>
        </w:rPr>
        <w:t xml:space="preserve">A homeostasia </w:t>
      </w:r>
      <w:r>
        <w:rPr>
          <w:lang w:val="pt-BR"/>
        </w:rPr>
        <w:t xml:space="preserve">refere-se à capacidade do organismo de permanecer em equilíbrio e reagir, mesmo que ocorram mudanças radicais no meio externo </w:t>
      </w:r>
      <w:r>
        <w:rPr>
          <w:lang w:val="pt-BR"/>
        </w:rPr>
        <w:fldChar w:fldCharType="begin" w:fldLock="1"/>
      </w:r>
      <w:r w:rsidR="00A57BFD">
        <w:rPr>
          <w:lang w:val="pt-BR"/>
        </w:rPr>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Pr>
          <w:lang w:val="pt-BR"/>
        </w:rPr>
        <w:fldChar w:fldCharType="separate"/>
      </w:r>
      <w:r w:rsidRPr="00201762">
        <w:rPr>
          <w:noProof/>
          <w:lang w:val="pt-BR"/>
        </w:rPr>
        <w:t>(Libretti &amp; Puckett, 2023)</w:t>
      </w:r>
      <w:r>
        <w:rPr>
          <w:lang w:val="pt-BR"/>
        </w:rPr>
        <w:fldChar w:fldCharType="end"/>
      </w:r>
      <w:r>
        <w:rPr>
          <w:lang w:val="pt-BR"/>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1E5AAD"/>
    <w:rsid w:val="00201762"/>
    <w:rsid w:val="00260607"/>
    <w:rsid w:val="002F31BE"/>
    <w:rsid w:val="003377C7"/>
    <w:rsid w:val="00616919"/>
    <w:rsid w:val="00724C95"/>
    <w:rsid w:val="007D2862"/>
    <w:rsid w:val="007E0A64"/>
    <w:rsid w:val="008E17AB"/>
    <w:rsid w:val="009B0524"/>
    <w:rsid w:val="00A256F0"/>
    <w:rsid w:val="00A57BFD"/>
    <w:rsid w:val="00B254A5"/>
    <w:rsid w:val="00C075EA"/>
    <w:rsid w:val="00C53728"/>
    <w:rsid w:val="00D3705F"/>
    <w:rsid w:val="00F34D68"/>
    <w:rsid w:val="00F60A81"/>
    <w:rsid w:val="00FE26DA"/>
    <w:rsid w:val="00FF6317"/>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3</Pages>
  <Words>2993</Words>
  <Characters>17063</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19</cp:revision>
  <dcterms:created xsi:type="dcterms:W3CDTF">2023-10-01T16:58:00Z</dcterms:created>
  <dcterms:modified xsi:type="dcterms:W3CDTF">2023-10-02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